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7BEFFFA9" w:rsidR="004C52E0" w:rsidRDefault="004C52E0">
      <w:pPr>
        <w:rPr>
          <w:rFonts w:ascii="Times New Roman" w:hAnsi="Times New Roman" w:cs="Times New Roman"/>
        </w:rPr>
      </w:pPr>
      <w:r>
        <w:rPr>
          <w:rFonts w:ascii="Times New Roman" w:hAnsi="Times New Roman" w:cs="Times New Roman"/>
        </w:rPr>
        <w:t>May 10, 2019</w:t>
      </w:r>
    </w:p>
    <w:p w14:paraId="412FE8BC" w14:textId="5A79B0C9" w:rsidR="004C52E0" w:rsidRDefault="004C52E0" w:rsidP="004C52E0">
      <w:pPr>
        <w:jc w:val="center"/>
        <w:rPr>
          <w:rFonts w:ascii="Times New Roman" w:hAnsi="Times New Roman" w:cs="Times New Roman"/>
          <w:b/>
        </w:rPr>
      </w:pPr>
      <w:r>
        <w:rPr>
          <w:rFonts w:ascii="Times New Roman" w:hAnsi="Times New Roman" w:cs="Times New Roman"/>
          <w:b/>
        </w:rPr>
        <w:t>[working title to come]</w:t>
      </w:r>
    </w:p>
    <w:p w14:paraId="097FEB56" w14:textId="34FE8956" w:rsidR="004C52E0" w:rsidRDefault="004C52E0" w:rsidP="004C52E0">
      <w:pPr>
        <w:rPr>
          <w:rFonts w:ascii="Times New Roman" w:hAnsi="Times New Roman" w:cs="Times New Roman"/>
          <w:i/>
        </w:rPr>
      </w:pPr>
      <w:r>
        <w:rPr>
          <w:rFonts w:ascii="Times New Roman" w:hAnsi="Times New Roman" w:cs="Times New Roman"/>
          <w:i/>
        </w:rPr>
        <w:t>Introduction</w:t>
      </w:r>
    </w:p>
    <w:p w14:paraId="1527F587" w14:textId="1031266B" w:rsidR="00894997" w:rsidRDefault="00894997" w:rsidP="004C52E0">
      <w:pPr>
        <w:rPr>
          <w:rFonts w:ascii="Times New Roman" w:hAnsi="Times New Roman" w:cs="Times New Roman"/>
        </w:rPr>
      </w:pPr>
    </w:p>
    <w:p w14:paraId="324D1CFE" w14:textId="3226605B" w:rsidR="009D43C0"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 xml:space="preserve">organizations which operate to target people with unintended or crisis pregnancy centers to dissuade them from choosing abortion. </w:t>
      </w:r>
      <w:r w:rsidR="00422BE1">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422BE1" w:rsidRPr="00422BE1">
        <w:rPr>
          <w:rFonts w:ascii="Times New Roman" w:hAnsi="Times New Roman" w:cs="Times New Roman"/>
          <w:highlight w:val="yellow"/>
        </w:rPr>
        <w:t>ADD CITE</w:t>
      </w:r>
      <w:r w:rsidR="00422BE1">
        <w:rPr>
          <w:rFonts w:ascii="Times New Roman" w:hAnsi="Times New Roman" w:cs="Times New Roman"/>
        </w:rPr>
        <w:t xml:space="preserve">). </w:t>
      </w:r>
      <w:r w:rsidR="00376C44">
        <w:rPr>
          <w:rFonts w:ascii="Times New Roman" w:hAnsi="Times New Roman" w:cs="Times New Roman"/>
        </w:rPr>
        <w:t xml:space="preserve">They may </w:t>
      </w:r>
      <w:r w:rsidR="00422BE1">
        <w:rPr>
          <w:rFonts w:ascii="Times New Roman" w:hAnsi="Times New Roman" w:cs="Times New Roman"/>
        </w:rPr>
        <w:t xml:space="preserve">also </w:t>
      </w:r>
      <w:r w:rsidR="00376C44">
        <w:rPr>
          <w:rFonts w:ascii="Times New Roman" w:hAnsi="Times New Roman" w:cs="Times New Roman"/>
        </w:rPr>
        <w:t xml:space="preserve">provide such services as </w:t>
      </w:r>
      <w:r w:rsidR="00422BE1">
        <w:rPr>
          <w:rFonts w:ascii="Times New Roman" w:hAnsi="Times New Roman" w:cs="Times New Roman"/>
        </w:rPr>
        <w:t>referrals for childcare or adoption services, some material resources for childcare such as diapers,</w:t>
      </w:r>
      <w:r w:rsidR="00376C44">
        <w:rPr>
          <w:rFonts w:ascii="Times New Roman" w:hAnsi="Times New Roman" w:cs="Times New Roman"/>
        </w:rPr>
        <w:t xml:space="preserve"> and may also provide some medical services such as ultrasounds</w:t>
      </w:r>
      <w:r w:rsidR="00422BE1">
        <w:rPr>
          <w:rFonts w:ascii="Times New Roman" w:hAnsi="Times New Roman" w:cs="Times New Roman"/>
        </w:rPr>
        <w:t xml:space="preserve"> or </w:t>
      </w:r>
      <w:r w:rsidR="00376C44">
        <w:rPr>
          <w:rFonts w:ascii="Times New Roman" w:hAnsi="Times New Roman" w:cs="Times New Roman"/>
        </w:rPr>
        <w:t>pregnancy testing</w:t>
      </w:r>
      <w:r w:rsidR="00422BE1">
        <w:rPr>
          <w:rFonts w:ascii="Times New Roman" w:hAnsi="Times New Roman" w:cs="Times New Roman"/>
        </w:rPr>
        <w:t>[</w:t>
      </w:r>
      <w:r w:rsidR="00376C44" w:rsidRPr="00422BE1">
        <w:rPr>
          <w:rFonts w:ascii="Times New Roman" w:hAnsi="Times New Roman" w:cs="Times New Roman"/>
          <w:highlight w:val="yellow"/>
        </w:rPr>
        <w:t>provide source</w:t>
      </w:r>
      <w:r w:rsidR="00376C44">
        <w:rPr>
          <w:rFonts w:ascii="Times New Roman" w:hAnsi="Times New Roman" w:cs="Times New Roman"/>
        </w:rPr>
        <w:t xml:space="preserve">]. </w:t>
      </w:r>
      <w:r w:rsidR="00422BE1">
        <w:rPr>
          <w:rFonts w:ascii="Times New Roman" w:hAnsi="Times New Roman" w:cs="Times New Roman"/>
        </w:rPr>
        <w:t xml:space="preserve">CPCs often use advertisements to reach potential clients such as billboards, web-based advertisements, or their websites, but these sometimes suggest that the facility may provide medical services or even abortion services. CPCs </w:t>
      </w:r>
      <w:r w:rsidR="00376C44">
        <w:rPr>
          <w:rFonts w:ascii="Times New Roman" w:hAnsi="Times New Roman" w:cs="Times New Roman"/>
        </w:rPr>
        <w:t>have been a source of controversy</w:t>
      </w:r>
      <w:r w:rsidR="00D144FA">
        <w:rPr>
          <w:rFonts w:ascii="Times New Roman" w:hAnsi="Times New Roman" w:cs="Times New Roman"/>
        </w:rPr>
        <w:t xml:space="preserve"> </w:t>
      </w:r>
      <w:r w:rsidR="00422BE1">
        <w:rPr>
          <w:rFonts w:ascii="Times New Roman" w:hAnsi="Times New Roman" w:cs="Times New Roman"/>
        </w:rPr>
        <w:t>because their counseling involves bias and because of the misinformation that may be involved in their counseling or advertisements. In addition, some states, including Texas, have directed some public funding to crisis pregnancy centers, which is also quite controversial (</w:t>
      </w:r>
      <w:r w:rsidR="00422BE1" w:rsidRPr="00422BE1">
        <w:rPr>
          <w:rFonts w:ascii="Times New Roman" w:hAnsi="Times New Roman" w:cs="Times New Roman"/>
          <w:highlight w:val="yellow"/>
        </w:rPr>
        <w:t>add cite</w:t>
      </w:r>
      <w:r w:rsidR="00422BE1">
        <w:rPr>
          <w:rFonts w:ascii="Times New Roman" w:hAnsi="Times New Roman" w:cs="Times New Roman"/>
        </w:rPr>
        <w:t xml:space="preserve">).  </w:t>
      </w:r>
      <w:r w:rsidR="00D144FA">
        <w:rPr>
          <w:rFonts w:ascii="Times New Roman" w:hAnsi="Times New Roman" w:cs="Times New Roman"/>
        </w:rPr>
        <w:t xml:space="preserve"> </w:t>
      </w:r>
    </w:p>
    <w:p w14:paraId="054B3F61" w14:textId="2ADEA750" w:rsidR="002E04E0" w:rsidRDefault="002E04E0" w:rsidP="004C52E0">
      <w:pPr>
        <w:rPr>
          <w:rFonts w:ascii="Times New Roman" w:hAnsi="Times New Roman" w:cs="Times New Roman"/>
        </w:rPr>
      </w:pPr>
      <w:r>
        <w:rPr>
          <w:rFonts w:ascii="Times New Roman" w:hAnsi="Times New Roman" w:cs="Times New Roman"/>
        </w:rPr>
        <w:tab/>
        <w:t xml:space="preserve">Crisis pregnancy centers are typically not medical facilities and so are not regulated in the way that </w:t>
      </w:r>
      <w:r w:rsidR="00466820">
        <w:rPr>
          <w:rFonts w:ascii="Times New Roman" w:hAnsi="Times New Roman" w:cs="Times New Roman"/>
        </w:rPr>
        <w:t xml:space="preserve">other facilities are. </w:t>
      </w:r>
      <w:r>
        <w:rPr>
          <w:rFonts w:ascii="Times New Roman" w:hAnsi="Times New Roman" w:cs="Times New Roman"/>
        </w:rPr>
        <w:t xml:space="preserve">Many states and advocacy organizations </w:t>
      </w:r>
      <w:r w:rsidR="00466820">
        <w:rPr>
          <w:rFonts w:ascii="Times New Roman" w:hAnsi="Times New Roman" w:cs="Times New Roman"/>
        </w:rPr>
        <w:t xml:space="preserve">have attempted to regulate crisis pregnancy centers in recent years but often these efforts have run into legal issues, particularly surrounding the right to free speech of the facility and their employees. 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 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 </w:t>
      </w:r>
    </w:p>
    <w:p w14:paraId="3AC57B3C" w14:textId="2A68EF61" w:rsidR="00466820" w:rsidRPr="00894997" w:rsidRDefault="00466820" w:rsidP="004C52E0">
      <w:pPr>
        <w:rPr>
          <w:rFonts w:ascii="Times New Roman" w:hAnsi="Times New Roman" w:cs="Times New Roman"/>
        </w:rPr>
      </w:pPr>
      <w:r>
        <w:rPr>
          <w:rFonts w:ascii="Times New Roman" w:hAnsi="Times New Roman" w:cs="Times New Roman"/>
        </w:rPr>
        <w:tab/>
      </w:r>
      <w:r w:rsidR="003D70D0">
        <w:rPr>
          <w:rFonts w:ascii="Times New Roman" w:hAnsi="Times New Roman" w:cs="Times New Roman"/>
        </w:rPr>
        <w:t xml:space="preserve">[Abortion providers also typically provide options counseling but also provide abortion services.] Abortion can be quite controversial and has been the focus of a lot of state-level regulations, particularly in recent years. </w:t>
      </w:r>
      <w:r w:rsidR="003D70D0" w:rsidRPr="003D70D0">
        <w:rPr>
          <w:rFonts w:ascii="Times New Roman" w:hAnsi="Times New Roman" w:cs="Times New Roman"/>
          <w:color w:val="FF0000"/>
        </w:rPr>
        <w:t xml:space="preserve">The Guttmacher Institute found in 2019 that one in three of the state-level regulations on abortion passed since Roe v. Wade guaranteed the right to abortion in 1973 were enacted in the past seven years </w:t>
      </w:r>
      <w:r w:rsidR="003D70D0">
        <w:rPr>
          <w:rFonts w:ascii="Times New Roman" w:hAnsi="Times New Roman" w:cs="Times New Roman"/>
        </w:rPr>
        <w:t>(</w:t>
      </w:r>
      <w:r w:rsidR="003D70D0" w:rsidRPr="003D70D0">
        <w:rPr>
          <w:rFonts w:ascii="Times New Roman" w:hAnsi="Times New Roman" w:cs="Times New Roman"/>
          <w:highlight w:val="yellow"/>
        </w:rPr>
        <w:t>add cite</w:t>
      </w:r>
      <w:r w:rsidR="003D70D0">
        <w:rPr>
          <w:rFonts w:ascii="Times New Roman" w:hAnsi="Times New Roman" w:cs="Times New Roman"/>
        </w:rPr>
        <w:t xml:space="preserve">). </w:t>
      </w:r>
      <w:bookmarkStart w:id="0" w:name="_GoBack"/>
      <w:bookmarkEnd w:id="0"/>
    </w:p>
    <w:p w14:paraId="5C3A9DE0" w14:textId="3B9E7C1B" w:rsidR="00894997" w:rsidRDefault="00894997" w:rsidP="004C52E0">
      <w:pPr>
        <w:rPr>
          <w:rFonts w:ascii="Times New Roman" w:hAnsi="Times New Roman" w:cs="Times New Roman"/>
        </w:rPr>
      </w:pPr>
      <w:r>
        <w:rPr>
          <w:rFonts w:ascii="Times New Roman" w:hAnsi="Times New Roman" w:cs="Times New Roman"/>
        </w:rPr>
        <w:tab/>
      </w:r>
      <w:r w:rsidR="003D70D0">
        <w:rPr>
          <w:rFonts w:ascii="Times New Roman" w:hAnsi="Times New Roman" w:cs="Times New Roman"/>
        </w:rPr>
        <w:t>There has been a lot of research and writing on crisis pregnancy centers.</w:t>
      </w:r>
      <w:r w:rsidR="00E74F91">
        <w:rPr>
          <w:rFonts w:ascii="Times New Roman" w:hAnsi="Times New Roman" w:cs="Times New Roman"/>
        </w:rPr>
        <w:t xml:space="preserve"> Some of the literature available is empirical studies on the quality of care provided by the center or centered around the clients. </w:t>
      </w:r>
      <w:r>
        <w:rPr>
          <w:rFonts w:ascii="Times New Roman" w:hAnsi="Times New Roman" w:cs="Times New Roman"/>
        </w:rPr>
        <w:t>Much of the research around crisis pregnancy centers has revolved around the quality of care provided. Some researchers have looked at</w:t>
      </w:r>
      <w:r w:rsidR="005A3903">
        <w:rPr>
          <w:rFonts w:ascii="Times New Roman" w:hAnsi="Times New Roman" w:cs="Times New Roman"/>
        </w:rPr>
        <w:t xml:space="preserve"> the accuracy of the information provided at such locations. Bryant-Comstock et al analyzed CPC websites for the accuracy of sexual health information and found much of it to be inaccurate or misleading.</w:t>
      </w:r>
      <w:r w:rsidR="005A3903">
        <w:rPr>
          <w:rStyle w:val="FootnoteReference"/>
          <w:rFonts w:ascii="Times New Roman" w:hAnsi="Times New Roman" w:cs="Times New Roman"/>
        </w:rPr>
        <w:footnoteReference w:id="1"/>
      </w:r>
      <w:r w:rsidR="00280B4A">
        <w:rPr>
          <w:rFonts w:ascii="Times New Roman" w:hAnsi="Times New Roman" w:cs="Times New Roman"/>
        </w:rPr>
        <w:t xml:space="preserve"> Tsevat et al conducted a mystery client survey at a random sample of 55 CPCs and found that many purposed </w:t>
      </w:r>
      <w:r w:rsidR="00280B4A">
        <w:rPr>
          <w:rFonts w:ascii="Times New Roman" w:hAnsi="Times New Roman" w:cs="Times New Roman"/>
        </w:rPr>
        <w:lastRenderedPageBreak/>
        <w:t>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280B4A">
        <w:rPr>
          <w:rStyle w:val="FootnoteReference"/>
          <w:rFonts w:ascii="Times New Roman" w:hAnsi="Times New Roman" w:cs="Times New Roman"/>
        </w:rPr>
        <w:footnoteReference w:id="2"/>
      </w:r>
      <w:r w:rsidR="00280B4A">
        <w:rPr>
          <w:rFonts w:ascii="Times New Roman" w:hAnsi="Times New Roman" w:cs="Times New Roman"/>
        </w:rPr>
        <w:t xml:space="preserve"> Other researchers have focused on what services clients seek and whether clients are satisfied with the quality of care provided.</w:t>
      </w:r>
      <w:r w:rsidR="004C2DF4">
        <w:rPr>
          <w:rFonts w:ascii="Times New Roman" w:hAnsi="Times New Roman" w:cs="Times New Roman"/>
        </w:rPr>
        <w:t xml:space="preserve"> [continue summarizing other research]</w:t>
      </w:r>
    </w:p>
    <w:p w14:paraId="7246CA68" w14:textId="1E783DF7" w:rsidR="00F87A69" w:rsidRDefault="00F87A69" w:rsidP="00F87A69">
      <w:pPr>
        <w:ind w:firstLine="720"/>
        <w:rPr>
          <w:rFonts w:ascii="Times New Roman" w:hAnsi="Times New Roman" w:cs="Times New Roman"/>
        </w:rPr>
      </w:pPr>
      <w:r>
        <w:rPr>
          <w:rFonts w:ascii="Times New Roman" w:hAnsi="Times New Roman" w:cs="Times New Roman"/>
        </w:rPr>
        <w:t xml:space="preserve">Crisis pregnancy centers sometimes open near abortion providers and </w:t>
      </w:r>
      <w:r w:rsidR="00D45E6B">
        <w:rPr>
          <w:rFonts w:ascii="Times New Roman" w:hAnsi="Times New Roman" w:cs="Times New Roman"/>
        </w:rPr>
        <w:t xml:space="preserve">may use language that makes it difficult for potential patients to tell whether or not the clinic provides abortion.[cite] Some crisis pregnancy centers that operate near abortion providers have adopted names similar to the abortion provider, which may cause people seeking an abortion to go to a crisis pregnancy center by accident instead, which can cause confusion and delay care.[cite] </w:t>
      </w:r>
    </w:p>
    <w:p w14:paraId="7954E1C3" w14:textId="74A0E0D6" w:rsidR="0060033C" w:rsidRDefault="009D43C0" w:rsidP="004C52E0">
      <w:pPr>
        <w:rPr>
          <w:rFonts w:ascii="Times New Roman" w:hAnsi="Times New Roman" w:cs="Times New Roman"/>
        </w:rPr>
      </w:pPr>
      <w:r>
        <w:rPr>
          <w:rFonts w:ascii="Times New Roman" w:hAnsi="Times New Roman" w:cs="Times New Roman"/>
        </w:rPr>
        <w:tab/>
        <w:t>Other research has looked at the</w:t>
      </w:r>
      <w:r w:rsidR="00167978">
        <w:rPr>
          <w:rFonts w:ascii="Times New Roman" w:hAnsi="Times New Roman" w:cs="Times New Roman"/>
        </w:rPr>
        <w:t xml:space="preserve"> legal implications of such centers, or the policy implications such as where they get funding. </w:t>
      </w:r>
      <w:r w:rsidR="004C2DF4">
        <w:rPr>
          <w:rFonts w:ascii="Times New Roman" w:hAnsi="Times New Roman" w:cs="Times New Roman"/>
        </w:rPr>
        <w:t>[examples to come]</w:t>
      </w:r>
      <w:r w:rsidR="0060033C">
        <w:rPr>
          <w:rFonts w:ascii="Times New Roman" w:hAnsi="Times New Roman" w:cs="Times New Roman"/>
        </w:rPr>
        <w:t xml:space="preserve"> In recent years, in some states, crisis pregnancy centers have been able to get more and more state funding.[cite] At the same time, nationwide, restrictions on abortion providers have increased in number[cite] and scope [cite] and </w:t>
      </w:r>
      <w:r w:rsidR="0036186E">
        <w:rPr>
          <w:rFonts w:ascii="Times New Roman" w:hAnsi="Times New Roman" w:cs="Times New Roman"/>
        </w:rPr>
        <w:t xml:space="preserve">the number of abortion providers has sharply decreased[cite]. </w:t>
      </w:r>
      <w:r w:rsidR="0085210D">
        <w:rPr>
          <w:rFonts w:ascii="Times New Roman" w:hAnsi="Times New Roman" w:cs="Times New Roman"/>
        </w:rPr>
        <w:t>People in 27 cities live more than 100 miles away from an abortion provider.</w:t>
      </w:r>
      <w:r w:rsidR="0085210D">
        <w:rPr>
          <w:rStyle w:val="FootnoteReference"/>
          <w:rFonts w:ascii="Times New Roman" w:hAnsi="Times New Roman" w:cs="Times New Roman"/>
        </w:rPr>
        <w:footnoteReference w:id="3"/>
      </w:r>
    </w:p>
    <w:p w14:paraId="116AD1C4" w14:textId="064C9B47" w:rsidR="00DB45E1" w:rsidRDefault="00DB45E1" w:rsidP="004C52E0">
      <w:pPr>
        <w:rPr>
          <w:rFonts w:ascii="Times New Roman" w:hAnsi="Times New Roman" w:cs="Times New Roman"/>
        </w:rPr>
      </w:pPr>
      <w:r>
        <w:rPr>
          <w:rFonts w:ascii="Times New Roman" w:hAnsi="Times New Roman" w:cs="Times New Roman"/>
        </w:rPr>
        <w:tab/>
        <w:t>Tie into why crisis pregnancy centers may be related to lack of access to health care in a state</w:t>
      </w:r>
    </w:p>
    <w:p w14:paraId="4F625182" w14:textId="02931B86" w:rsidR="004C52E0" w:rsidRDefault="00894997" w:rsidP="004C52E0">
      <w:pPr>
        <w:rPr>
          <w:rFonts w:ascii="Times New Roman" w:hAnsi="Times New Roman" w:cs="Times New Roman"/>
          <w:i/>
        </w:rPr>
      </w:pPr>
      <w:r>
        <w:rPr>
          <w:rFonts w:ascii="Times New Roman" w:hAnsi="Times New Roman" w:cs="Times New Roman"/>
          <w:i/>
        </w:rPr>
        <w:t>Methods</w:t>
      </w:r>
    </w:p>
    <w:p w14:paraId="39563F14" w14:textId="4D0C0A76" w:rsidR="0098795A" w:rsidRDefault="00B2313B" w:rsidP="004C52E0">
      <w:pPr>
        <w:rPr>
          <w:rFonts w:ascii="Times New Roman" w:hAnsi="Times New Roman" w:cs="Times New Roman"/>
        </w:rPr>
      </w:pPr>
      <w:r>
        <w:rPr>
          <w:rFonts w:ascii="Times New Roman" w:hAnsi="Times New Roman" w:cs="Times New Roman"/>
        </w:rPr>
        <w:tab/>
        <w:t>This research uses datasets merged together in Python using pandas</w:t>
      </w:r>
      <w:r w:rsidR="0098795A">
        <w:rPr>
          <w:rFonts w:ascii="Times New Roman" w:hAnsi="Times New Roman" w:cs="Times New Roman"/>
        </w:rPr>
        <w:t>.</w:t>
      </w:r>
      <w:r w:rsidR="00AE4AF5">
        <w:rPr>
          <w:rFonts w:ascii="Times New Roman" w:hAnsi="Times New Roman" w:cs="Times New Roman"/>
        </w:rPr>
        <w:t xml:space="preserve"> The research builds upon prior data collection work. </w:t>
      </w:r>
      <w:r w:rsidR="0098795A">
        <w:rPr>
          <w:rFonts w:ascii="Times New Roman" w:hAnsi="Times New Roman" w:cs="Times New Roman"/>
        </w:rPr>
        <w:t>The data on crisis pregnancy centers by state come from a dataset by Reproaction.</w:t>
      </w:r>
      <w:r w:rsidR="0098795A">
        <w:rPr>
          <w:rStyle w:val="FootnoteReference"/>
          <w:rFonts w:ascii="Times New Roman" w:hAnsi="Times New Roman" w:cs="Times New Roman"/>
        </w:rPr>
        <w:footnoteReference w:id="4"/>
      </w:r>
      <w:r w:rsidR="00AE4AF5">
        <w:rPr>
          <w:rFonts w:ascii="Times New Roman" w:hAnsi="Times New Roman" w:cs="Times New Roman"/>
        </w:rPr>
        <w:t xml:space="preserve"> Reproaction, an organization dedicated to creating a more favorable climate for abortion rights and reproductive justice, compiled the dataset to include all discoverable crisis pregnancy centers operating nationwide.</w:t>
      </w:r>
      <w:r w:rsidR="00AE4AF5">
        <w:rPr>
          <w:rStyle w:val="FootnoteReference"/>
          <w:rFonts w:ascii="Times New Roman" w:hAnsi="Times New Roman" w:cs="Times New Roman"/>
        </w:rPr>
        <w:footnoteReference w:id="5"/>
      </w:r>
      <w:r w:rsidR="00AE4AF5">
        <w:rPr>
          <w:rFonts w:ascii="Times New Roman" w:hAnsi="Times New Roman" w:cs="Times New Roman"/>
        </w:rPr>
        <w:t xml:space="preserve"> </w:t>
      </w:r>
    </w:p>
    <w:p w14:paraId="4B1F1AE0" w14:textId="0356D38D"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16156DFF" w:rsidR="00894997" w:rsidRDefault="00894997" w:rsidP="004C52E0">
      <w:pPr>
        <w:rPr>
          <w:rFonts w:ascii="Times New Roman" w:hAnsi="Times New Roman" w:cs="Times New Roman"/>
          <w:i/>
        </w:rPr>
      </w:pPr>
      <w:r>
        <w:rPr>
          <w:rFonts w:ascii="Times New Roman" w:hAnsi="Times New Roman" w:cs="Times New Roman"/>
          <w:i/>
        </w:rPr>
        <w:t>Results</w:t>
      </w:r>
    </w:p>
    <w:p w14:paraId="4F2995B2" w14:textId="79E25E75" w:rsidR="00894997" w:rsidRPr="00DC4931" w:rsidRDefault="00DC493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To come</w:t>
      </w:r>
    </w:p>
    <w:p w14:paraId="10C13E37" w14:textId="77777777" w:rsidR="00DC4931" w:rsidRDefault="00DC4931" w:rsidP="004C52E0">
      <w:pPr>
        <w:rPr>
          <w:rFonts w:ascii="Times New Roman" w:hAnsi="Times New Roman" w:cs="Times New Roman"/>
          <w:i/>
        </w:rPr>
      </w:pPr>
    </w:p>
    <w:p w14:paraId="762B0CB0" w14:textId="2995A34A" w:rsidR="00894997" w:rsidRDefault="00894997" w:rsidP="004C52E0">
      <w:pPr>
        <w:rPr>
          <w:rFonts w:ascii="Times New Roman" w:hAnsi="Times New Roman" w:cs="Times New Roman"/>
          <w:i/>
        </w:rPr>
      </w:pPr>
      <w:r>
        <w:rPr>
          <w:rFonts w:ascii="Times New Roman" w:hAnsi="Times New Roman" w:cs="Times New Roman"/>
          <w:i/>
        </w:rPr>
        <w:t>Limitations</w:t>
      </w:r>
    </w:p>
    <w:p w14:paraId="6CA613B7" w14:textId="6D8C56B3" w:rsidR="00F82201" w:rsidRP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One issue with this model is in the number of crisis pregnancy centers by state. The data from Reproaction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C32A39">
        <w:rPr>
          <w:rStyle w:val="FootnoteReference"/>
          <w:rFonts w:ascii="Times New Roman" w:hAnsi="Times New Roman" w:cs="Times New Roman"/>
        </w:rPr>
        <w:footnoteReference w:id="6"/>
      </w:r>
      <w:r w:rsidR="00C32A39">
        <w:rPr>
          <w:rFonts w:ascii="Times New Roman" w:hAnsi="Times New Roman" w:cs="Times New Roman"/>
        </w:rPr>
        <w:t xml:space="preserve"> This could be an error, or it could be that facilities have closed in recent years, or it could be that the Reproaction database does not include all facilities nationwide. This model assumes that, if there are clinic locations missing from the database, they </w:t>
      </w:r>
      <w:r w:rsidR="00C32A39">
        <w:rPr>
          <w:rFonts w:ascii="Times New Roman" w:hAnsi="Times New Roman" w:cs="Times New Roman"/>
        </w:rPr>
        <w:lastRenderedPageBreak/>
        <w:t>are not missing in a systematic way; however, if this is not the case, it may introduce bias into the results.</w:t>
      </w:r>
    </w:p>
    <w:p w14:paraId="5B127C87" w14:textId="77777777" w:rsidR="00894997" w:rsidRDefault="00894997" w:rsidP="004C52E0">
      <w:pPr>
        <w:rPr>
          <w:rFonts w:ascii="Times New Roman" w:hAnsi="Times New Roman" w:cs="Times New Roman"/>
          <w:i/>
        </w:rPr>
      </w:pPr>
    </w:p>
    <w:p w14:paraId="7E295E59" w14:textId="6F402573" w:rsidR="00894997" w:rsidRDefault="00894997" w:rsidP="004C52E0">
      <w:pPr>
        <w:rPr>
          <w:rFonts w:ascii="Times New Roman" w:hAnsi="Times New Roman" w:cs="Times New Roman"/>
          <w:i/>
        </w:rPr>
      </w:pPr>
      <w:r>
        <w:rPr>
          <w:rFonts w:ascii="Times New Roman" w:hAnsi="Times New Roman" w:cs="Times New Roman"/>
          <w:i/>
        </w:rPr>
        <w:t>Discussion</w:t>
      </w:r>
    </w:p>
    <w:p w14:paraId="0AE9A7E3" w14:textId="77430F2E" w:rsidR="00894997" w:rsidRDefault="00C32A39" w:rsidP="004C52E0">
      <w:pPr>
        <w:rPr>
          <w:rFonts w:ascii="Times New Roman" w:hAnsi="Times New Roman" w:cs="Times New Roman"/>
          <w:i/>
        </w:rPr>
      </w:pPr>
      <w:r>
        <w:rPr>
          <w:rFonts w:ascii="Times New Roman" w:hAnsi="Times New Roman" w:cs="Times New Roman"/>
          <w:i/>
        </w:rPr>
        <w:t>Policy Recommendations and Areas for Further Research</w:t>
      </w:r>
    </w:p>
    <w:p w14:paraId="6E8FD33E" w14:textId="77777777"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w:t>
      </w:r>
      <w:r w:rsidR="00FB7B46">
        <w:rPr>
          <w:rFonts w:ascii="Times New Roman" w:hAnsi="Times New Roman" w:cs="Times New Roman"/>
          <w:color w:val="FF0000"/>
        </w:rPr>
        <w:t>maybe look at other laws that may introduce delay as another DV)</w:t>
      </w:r>
      <w:r w:rsidR="00FB7B46">
        <w:rPr>
          <w:rFonts w:ascii="Times New Roman" w:hAnsi="Times New Roman" w:cs="Times New Roman"/>
        </w:rPr>
        <w:t>,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Further research could look at the number of crisis pregnancy centers on these measures; however, as these data are highly sensitive, it is outside the scope of this paper.</w:t>
      </w:r>
    </w:p>
    <w:p w14:paraId="62AA47F4" w14:textId="4A8F8519" w:rsidR="00C32A39" w:rsidRPr="00FB7B46" w:rsidRDefault="00FB7B46" w:rsidP="00C32A39">
      <w:pPr>
        <w:rPr>
          <w:rFonts w:ascii="Times New Roman" w:hAnsi="Times New Roman" w:cs="Times New Roman"/>
        </w:rPr>
      </w:pPr>
      <w:r>
        <w:rPr>
          <w:rFonts w:ascii="Times New Roman" w:hAnsi="Times New Roman" w:cs="Times New Roman"/>
        </w:rPr>
        <w:tab/>
        <w:t xml:space="preserve">Furthermore, the measures in this research are very geographically specific; ther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77777777" w:rsidR="00894997" w:rsidRPr="00894997" w:rsidRDefault="00894997" w:rsidP="004C52E0">
      <w:pPr>
        <w:rPr>
          <w:rFonts w:ascii="Times New Roman" w:hAnsi="Times New Roman" w:cs="Times New Roman"/>
        </w:rPr>
      </w:pPr>
    </w:p>
    <w:sectPr w:rsidR="00894997" w:rsidRPr="00894997" w:rsidSect="008B5C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B12231" w14:textId="77777777" w:rsidR="002F5626" w:rsidRDefault="002F5626" w:rsidP="0098795A">
      <w:r>
        <w:separator/>
      </w:r>
    </w:p>
  </w:endnote>
  <w:endnote w:type="continuationSeparator" w:id="0">
    <w:p w14:paraId="63BE5D77" w14:textId="77777777" w:rsidR="002F5626" w:rsidRDefault="002F5626"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44888" w14:textId="77777777" w:rsidR="002F5626" w:rsidRDefault="002F5626" w:rsidP="0098795A">
      <w:r>
        <w:separator/>
      </w:r>
    </w:p>
  </w:footnote>
  <w:footnote w:type="continuationSeparator" w:id="0">
    <w:p w14:paraId="539524CF" w14:textId="77777777" w:rsidR="002F5626" w:rsidRDefault="002F5626" w:rsidP="0098795A">
      <w:r>
        <w:continuationSeparator/>
      </w:r>
    </w:p>
  </w:footnote>
  <w:footnote w:id="1">
    <w:p w14:paraId="19AB8F57" w14:textId="5A012066" w:rsidR="005A3903" w:rsidRDefault="005A3903">
      <w:pPr>
        <w:pStyle w:val="FootnoteText"/>
      </w:pPr>
      <w:r>
        <w:rPr>
          <w:rStyle w:val="FootnoteReference"/>
        </w:rPr>
        <w:footnoteRef/>
      </w:r>
      <w:r>
        <w:t xml:space="preserve"> </w:t>
      </w:r>
      <w:r>
        <w:fldChar w:fldCharType="begin"/>
      </w:r>
      <w: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1},"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fldChar w:fldCharType="separate"/>
      </w:r>
      <w:r w:rsidRPr="005A3903">
        <w:rPr>
          <w:rFonts w:ascii="Calibri" w:cs="Calibri"/>
        </w:rPr>
        <w:t xml:space="preserve">Katelyn Bryant-Comstock et al., “Information about Sexual Health on Crisis Pregnancy Center Web Sites: Accurate for Adolescents?,” </w:t>
      </w:r>
      <w:r w:rsidRPr="005A3903">
        <w:rPr>
          <w:rFonts w:ascii="Calibri" w:cs="Calibri"/>
          <w:i/>
          <w:iCs/>
        </w:rPr>
        <w:t>Journal of Pediatric and Adolescent Gynecology</w:t>
      </w:r>
      <w:r w:rsidRPr="005A3903">
        <w:rPr>
          <w:rFonts w:ascii="Calibri" w:cs="Calibri"/>
        </w:rPr>
        <w:t xml:space="preserve"> 29, no. 1 (February 2016): 22–25, https://doi.org/10.1016/j.jpag.2015.05.008.</w:t>
      </w:r>
      <w:r>
        <w:fldChar w:fldCharType="end"/>
      </w:r>
    </w:p>
  </w:footnote>
  <w:footnote w:id="2">
    <w:p w14:paraId="30522DFE" w14:textId="3449182A" w:rsidR="00280B4A" w:rsidRDefault="00280B4A">
      <w:pPr>
        <w:pStyle w:val="FootnoteText"/>
      </w:pPr>
      <w:r>
        <w:rPr>
          <w:rStyle w:val="FootnoteReference"/>
        </w:rPr>
        <w:footnoteRef/>
      </w:r>
      <w:r>
        <w:t xml:space="preserve"> </w:t>
      </w:r>
      <w:r>
        <w:fldChar w:fldCharType="begin"/>
      </w:r>
      <w: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2},"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fldChar w:fldCharType="separate"/>
      </w:r>
      <w:r w:rsidRPr="00280B4A">
        <w:rPr>
          <w:rFonts w:ascii="Calibri" w:cs="Calibri"/>
        </w:rPr>
        <w:t xml:space="preserve">D. Tsevat, J. Miracle, and M. Gallo, “Evaluation of Services at Crisis Pregnancy Centers in Ohio,” </w:t>
      </w:r>
      <w:r w:rsidRPr="00280B4A">
        <w:rPr>
          <w:rFonts w:ascii="Calibri" w:cs="Calibri"/>
          <w:i/>
          <w:iCs/>
        </w:rPr>
        <w:t>Contraception</w:t>
      </w:r>
      <w:r w:rsidRPr="00280B4A">
        <w:rPr>
          <w:rFonts w:ascii="Calibri" w:cs="Calibri"/>
        </w:rPr>
        <w:t xml:space="preserve"> 94, no. 4 (October 1, 2016): 391–92, https://doi.org/10.1016/j.contraception.2016.07.037.</w:t>
      </w:r>
      <w:r>
        <w:fldChar w:fldCharType="end"/>
      </w:r>
    </w:p>
  </w:footnote>
  <w:footnote w:id="3">
    <w:p w14:paraId="5ADE7743" w14:textId="0B24A6B1" w:rsidR="0085210D" w:rsidRDefault="0085210D">
      <w:pPr>
        <w:pStyle w:val="FootnoteText"/>
      </w:pPr>
      <w:r>
        <w:rPr>
          <w:rStyle w:val="FootnoteReference"/>
        </w:rPr>
        <w:footnoteRef/>
      </w:r>
      <w:r>
        <w:t xml:space="preserve"> </w:t>
      </w:r>
      <w:r>
        <w:fldChar w:fldCharType="begin"/>
      </w:r>
      <w:r>
        <w:instrText xml:space="preserve"> ADDIN ZOTERO_ITEM CSL_CITATION {"citationID":"U6Z4bNyB","properties":{"formattedCitation":"Alice F. Cartwright et al., \\uc0\\u8220{}Identifying National Availability of Abortion Care and Distance From Major US Cities: Systematic Online Search,\\uc0\\u8221{} {\\i{}Journal of Medical Internet Research} 20, no. 5 (2018): e186, https://doi.org/10.2196/jmir.9717.","plainCitation":"Alice F. Cartwright et al., “Identifying National Availability of Abortion Care and Distance From Major US Cities: Systematic Online Search,” Journal of Medical Internet Research 20, no. 5 (2018): e186, https://doi.org/10.2196/jmir.9717.","noteIndex":3},"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fldChar w:fldCharType="separate"/>
      </w:r>
      <w:r w:rsidRPr="0085210D">
        <w:rPr>
          <w:rFonts w:ascii="Calibri" w:cs="Times New Roman"/>
        </w:rPr>
        <w:t xml:space="preserve">Alice F. Cartwright et al., “Identifying National Availability of Abortion Care and Distance From Major US Cities: Systematic Online Search,” </w:t>
      </w:r>
      <w:r w:rsidRPr="0085210D">
        <w:rPr>
          <w:rFonts w:ascii="Calibri" w:cs="Times New Roman"/>
          <w:i/>
          <w:iCs/>
        </w:rPr>
        <w:t>Journal of Medical Internet Research</w:t>
      </w:r>
      <w:r w:rsidRPr="0085210D">
        <w:rPr>
          <w:rFonts w:ascii="Calibri" w:cs="Times New Roman"/>
        </w:rPr>
        <w:t xml:space="preserve"> 20, no. 5 (2018): e186, https://doi.org/10.2196/jmir.9717.</w:t>
      </w:r>
      <w:r>
        <w:fldChar w:fldCharType="end"/>
      </w:r>
    </w:p>
  </w:footnote>
  <w:footnote w:id="4">
    <w:p w14:paraId="45683CC6" w14:textId="76896F8D" w:rsidR="0098795A" w:rsidRDefault="0098795A">
      <w:pPr>
        <w:pStyle w:val="FootnoteText"/>
      </w:pPr>
      <w:r>
        <w:rPr>
          <w:rStyle w:val="FootnoteReference"/>
        </w:rPr>
        <w:footnoteRef/>
      </w:r>
      <w:r>
        <w:t xml:space="preserve"> </w:t>
      </w:r>
      <w:r>
        <w:fldChar w:fldCharType="begin"/>
      </w:r>
      <w:r w:rsidR="0085210D">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4},"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fldChar w:fldCharType="separate"/>
      </w:r>
      <w:r w:rsidRPr="0098795A">
        <w:rPr>
          <w:rFonts w:ascii="Calibri" w:cs="Calibri"/>
        </w:rPr>
        <w:t>Reproaction Education Fund, “The Fake Clinic Database,” Reproaction, August 17, 2018, https://reproaction.org/fakeclinicdatabase/.</w:t>
      </w:r>
      <w:r>
        <w:fldChar w:fldCharType="end"/>
      </w:r>
    </w:p>
  </w:footnote>
  <w:footnote w:id="5">
    <w:p w14:paraId="1CEA5AF2" w14:textId="71001E79" w:rsidR="00AE4AF5" w:rsidRDefault="00AE4AF5">
      <w:pPr>
        <w:pStyle w:val="FootnoteText"/>
      </w:pPr>
      <w:r>
        <w:rPr>
          <w:rStyle w:val="FootnoteReference"/>
        </w:rPr>
        <w:footnoteRef/>
      </w:r>
      <w:r>
        <w:t xml:space="preserve"> </w:t>
      </w:r>
      <w:r>
        <w:fldChar w:fldCharType="begin"/>
      </w:r>
      <w:r w:rsidR="0085210D">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5},"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fldChar w:fldCharType="separate"/>
      </w:r>
      <w:r w:rsidRPr="00AE4AF5">
        <w:rPr>
          <w:rFonts w:ascii="Calibri" w:cs="Calibri"/>
        </w:rPr>
        <w:t>Reproaction Education Fund; “About Reproaction,” Reproaction, accessed April 18, 2019, https://reproaction.org/about/.</w:t>
      </w:r>
      <w:r>
        <w:fldChar w:fldCharType="end"/>
      </w:r>
    </w:p>
  </w:footnote>
  <w:footnote w:id="6">
    <w:p w14:paraId="374507C9" w14:textId="57AE9D8B" w:rsidR="00C32A39" w:rsidRDefault="00C32A39">
      <w:pPr>
        <w:pStyle w:val="FootnoteText"/>
      </w:pPr>
      <w:r>
        <w:rPr>
          <w:rStyle w:val="FootnoteReference"/>
        </w:rPr>
        <w:footnoteRef/>
      </w:r>
      <w:r>
        <w:t xml:space="preserve"> </w:t>
      </w:r>
      <w:r>
        <w:fldChar w:fldCharType="begin"/>
      </w:r>
      <w:r w:rsidR="0085210D">
        <w:instrText xml:space="preserve"> ADDIN ZOTERO_ITEM CSL_CITATION {"citationID":"Qi6qGiS9","properties":{"formattedCitation":"Reproaction Education Fund, \\uc0\\u8220{}The Fake Clinic Database\\uc0\\u8221{}; NARAL Pro-Choice America, \\uc0\\u8220{}The Truth about Crisis Pregnancy Centers,\\uc0\\u8221{} January 1, 2017, https://www.prochoiceamerica.org/wp-content/uploads/2016/12/6.-The-Truth-About-Crisis-Pregnancy-Centers.pdf.","plainCitation":"Reproaction Education Fund, “The Fake Clinic Database”; NARAL Pro-Choice America, “The Truth about Crisis Pregnancy Centers,” January 1, 2017, https://www.prochoiceamerica.org/wp-content/uploads/2016/12/6.-The-Truth-About-Crisis-Pregnancy-Centers.pdf.","noteIndex":6},"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fldChar w:fldCharType="separate"/>
      </w:r>
      <w:r w:rsidRPr="00C32A39">
        <w:rPr>
          <w:rFonts w:ascii="Calibri" w:cs="Calibri"/>
        </w:rPr>
        <w:t>Reproaction Education Fund, “The Fake Clinic Database”; NARAL Pro-Choice America, “The Truth about Crisis Pregnancy Centers,” January 1, 2017, https://www.prochoiceamerica.org/wp-content/uploads/2016/12/6.-The-Truth-About-Crisis-Pregnancy-Centers.pdf.</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440FD"/>
    <w:rsid w:val="00167978"/>
    <w:rsid w:val="00280B4A"/>
    <w:rsid w:val="002E04E0"/>
    <w:rsid w:val="002F5626"/>
    <w:rsid w:val="0036186E"/>
    <w:rsid w:val="00376C44"/>
    <w:rsid w:val="003D70D0"/>
    <w:rsid w:val="00422BE1"/>
    <w:rsid w:val="00466820"/>
    <w:rsid w:val="00496DD5"/>
    <w:rsid w:val="004C2DF4"/>
    <w:rsid w:val="004C52E0"/>
    <w:rsid w:val="00535D28"/>
    <w:rsid w:val="00552BAF"/>
    <w:rsid w:val="005A3903"/>
    <w:rsid w:val="0060033C"/>
    <w:rsid w:val="006C349C"/>
    <w:rsid w:val="006F0995"/>
    <w:rsid w:val="007C3024"/>
    <w:rsid w:val="007F4686"/>
    <w:rsid w:val="0085210D"/>
    <w:rsid w:val="00894997"/>
    <w:rsid w:val="008B5C65"/>
    <w:rsid w:val="008F3817"/>
    <w:rsid w:val="0098795A"/>
    <w:rsid w:val="009D43C0"/>
    <w:rsid w:val="00AE4AF5"/>
    <w:rsid w:val="00B2313B"/>
    <w:rsid w:val="00BB3AE5"/>
    <w:rsid w:val="00C32A39"/>
    <w:rsid w:val="00C3746F"/>
    <w:rsid w:val="00D144FA"/>
    <w:rsid w:val="00D45E6B"/>
    <w:rsid w:val="00DB45E1"/>
    <w:rsid w:val="00DC4931"/>
    <w:rsid w:val="00E74F91"/>
    <w:rsid w:val="00F82201"/>
    <w:rsid w:val="00F87A69"/>
    <w:rsid w:val="00FA6951"/>
    <w:rsid w:val="00FB7B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8</TotalTime>
  <Pages>3</Pages>
  <Words>1077</Words>
  <Characters>6145</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16</cp:revision>
  <dcterms:created xsi:type="dcterms:W3CDTF">2019-04-18T18:27:00Z</dcterms:created>
  <dcterms:modified xsi:type="dcterms:W3CDTF">2019-05-0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R6XqUo"/&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